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83B6EB3"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proofErr w:type="gramStart"/>
      <w:r w:rsidRPr="00C8078B">
        <w:rPr>
          <w:sz w:val="24"/>
          <w:vertAlign w:val="superscript"/>
        </w:rPr>
        <w:t>1</w:t>
      </w:r>
      <w:r w:rsidR="00AB0BCF">
        <w:rPr>
          <w:sz w:val="24"/>
          <w:vertAlign w:val="superscript"/>
        </w:rPr>
        <w:t>,*</w:t>
      </w:r>
      <w:proofErr w:type="gramEnd"/>
      <w:r w:rsidRPr="00C8078B">
        <w:rPr>
          <w:sz w:val="24"/>
        </w:rPr>
        <w:t xml:space="preserve"> Sharon R. Browning</w:t>
      </w:r>
      <w:proofErr w:type="gramStart"/>
      <w:r w:rsidRPr="00C8078B">
        <w:rPr>
          <w:sz w:val="24"/>
          <w:vertAlign w:val="superscript"/>
        </w:rPr>
        <w:t>1</w:t>
      </w:r>
      <w:r w:rsidR="00AB0BCF">
        <w:rPr>
          <w:sz w:val="24"/>
          <w:vertAlign w:val="superscript"/>
        </w:rPr>
        <w:t>,*</w:t>
      </w:r>
      <w:proofErr w:type="gramEnd"/>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1EFE3D3F" w14:textId="7F9882F3" w:rsidR="00120A6F" w:rsidRPr="000B4D4A" w:rsidRDefault="00AB0BCF" w:rsidP="00120A6F">
      <w:pPr>
        <w:suppressLineNumbers/>
        <w:rPr>
          <w:rStyle w:val="Heading3Char"/>
          <w:rFonts w:eastAsiaTheme="minorEastAsia" w:cstheme="minorBidi"/>
          <w:color w:val="auto"/>
          <w:sz w:val="24"/>
          <w:szCs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r w:rsidR="00120A6F">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01D1C036"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by the use of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s in humans, using more than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The </w:t>
      </w:r>
      <w:r w:rsidR="001610F6">
        <w:t>proportion of gene conversion tracts with the</w:t>
      </w:r>
      <w:r w:rsidR="00B358AF" w:rsidRPr="00B358AF">
        <w:t xml:space="preserve"> larger mean was estimated to be 0.00525 (95% CI: [0.005, 0.00525]).</w:t>
      </w:r>
      <w:r w:rsidR="002B5264">
        <w:t xml:space="preserve"> </w:t>
      </w:r>
    </w:p>
    <w:p w14:paraId="3799DDC2" w14:textId="77777777" w:rsidR="00120A6F" w:rsidRPr="000D589C" w:rsidRDefault="00120A6F" w:rsidP="00120A6F">
      <w:pPr>
        <w:pStyle w:val="Heading1"/>
      </w:pPr>
      <w:r>
        <w:t>Introduction</w:t>
      </w:r>
    </w:p>
    <w:p w14:paraId="24DD2CED" w14:textId="329BF155"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t>
      </w:r>
      <w:r>
        <w:lastRenderedPageBreak/>
        <w:t>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8B5328D"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0F3F70B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0C35974"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 </w:t>
      </w:r>
    </w:p>
    <w:p w14:paraId="55B98C4F" w14:textId="43148058" w:rsidR="00026C35" w:rsidRDefault="00A7191C" w:rsidP="00120A6F">
      <w:r>
        <w:lastRenderedPageBreak/>
        <w:t xml:space="preserve">A </w:t>
      </w:r>
      <w:r w:rsidR="00812CF8">
        <w:t xml:space="preserve">much </w:t>
      </w:r>
      <w:r>
        <w:t>larger number of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08B94A41"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w:t>
      </w:r>
      <w:r w:rsidR="008B2512">
        <w:lastRenderedPageBreak/>
        <w:t xml:space="preserve">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Finally,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37EDE103"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ould be a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C65C31">
        <w:t>Finally, a mixture of two geometric components would be</w:t>
      </w:r>
      <w:r w:rsidR="00516380">
        <w:t xml:space="preserve"> </w:t>
      </w:r>
      <w:r w:rsidR="002B4F37">
        <w:t>appropriate</w:t>
      </w:r>
      <w:r w:rsidR="00516380">
        <w:t xml:space="preserve"> if </w:t>
      </w:r>
      <w:r w:rsidR="006C7A22">
        <w:t xml:space="preserve">some proportion of </w:t>
      </w:r>
      <w:r w:rsidR="00866D7B">
        <w:t xml:space="preserve">gene conversion tracts had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t>For each</w:t>
      </w:r>
      <w:r w:rsidR="000B0111">
        <w:t xml:space="preserve"> tract length distribution, 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AD49E7">
        <w:t>more than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66BFFBDB" w14:textId="0209FE8B" w:rsidR="00120A6F" w:rsidRDefault="003841BE" w:rsidP="006556C7">
      <w:bookmarkStart w:id="0" w:name="OLE_LINK1"/>
      <w:r>
        <w:lastRenderedPageBreak/>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proofErr w:type="spellStart"/>
      <w:r w:rsidR="00B43670" w:rsidRPr="00001012">
        <w:rPr>
          <w:i/>
          <w:iCs/>
        </w:rPr>
        <w:t>msprime</w:t>
      </w:r>
      <w:proofErr w:type="spellEnd"/>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r w:rsidR="006556C7">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ll subjects 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w:t>
      </w:r>
      <w:r>
        <w:rPr>
          <w:rFonts w:hint="eastAsia"/>
        </w:rPr>
        <w:lastRenderedPageBreak/>
        <w:t xml:space="preserve">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57C54EBA"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observed tract length of the 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357E0E3C"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lastRenderedPageBreak/>
        <w:t>(</w:t>
      </w:r>
      <w:r w:rsidR="008D28A2" w:rsidRPr="008D28A2">
        <w:t>2.3%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2577FC9"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over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lastRenderedPageBreak/>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2C71011E"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one in which </w:t>
      </w:r>
      <m:oMath>
        <m:r>
          <w:rPr>
            <w:rFonts w:ascii="Cambria Math" w:hAnsi="Cambria Math"/>
          </w:rPr>
          <m:t>N</m:t>
        </m:r>
      </m:oMath>
      <w:r w:rsidRPr="00875FCE">
        <w:t xml:space="preserve"> is </w:t>
      </w:r>
      <w:r w:rsidR="00081EEC">
        <w:t>a</w:t>
      </w:r>
      <w:r w:rsidRPr="00875FCE">
        <w:t xml:space="preserve"> sum of two independent and identically distributed geometric random variables, and another in which </w:t>
      </w:r>
      <m:oMath>
        <m:r>
          <w:rPr>
            <w:rFonts w:ascii="Cambria Math" w:hAnsi="Cambria Math"/>
          </w:rPr>
          <m:t>N</m:t>
        </m:r>
      </m:oMath>
      <w:r w:rsidRPr="00875FCE">
        <w:t> </w:t>
      </w:r>
      <w:r w:rsidR="00961728">
        <w:t>is</w:t>
      </w:r>
      <w:r w:rsidRPr="00875FCE">
        <w:t xml:space="preserve">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w:t>
      </w:r>
      <w:r>
        <w:rPr>
          <w:rFonts w:hint="eastAsia"/>
        </w:rPr>
        <w:lastRenderedPageBreak/>
        <w:t xml:space="preserve">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w:t>
      </w:r>
      <w:r>
        <w:lastRenderedPageBreak/>
        <w:t>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w:t>
      </w:r>
      <w:proofErr w:type="spellStart"/>
      <w:r w:rsidR="00AD5771" w:rsidRPr="00AD5771">
        <w:t>scipy.optimize.minimize</w:t>
      </w:r>
      <w:proofErr w:type="spellEnd"/>
      <w:r w:rsidR="00AD5771" w:rsidRPr="00AD5771">
        <w:t>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w:t>
      </w:r>
      <w:r w:rsidR="00B40DF6">
        <w:lastRenderedPageBreak/>
        <w:t xml:space="preserve">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t>Simulation study</w:t>
      </w:r>
    </w:p>
    <w:p w14:paraId="771D45DA" w14:textId="3464CAE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proofErr w:type="spellStart"/>
      <w:r w:rsidRPr="00001012">
        <w:rPr>
          <w:i/>
          <w:iCs/>
        </w:rPr>
        <w:t>msprime</w:t>
      </w:r>
      <w:proofErr w:type="spellEnd"/>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w:t>
      </w:r>
      <w:r>
        <w:lastRenderedPageBreak/>
        <w:t xml:space="preserve">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proofErr w:type="spellStart"/>
      <w:r w:rsidRPr="00001012">
        <w:rPr>
          <w:i/>
          <w:iCs/>
        </w:rPr>
        <w:t>msprime</w:t>
      </w:r>
      <w:proofErr w:type="spellEnd"/>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we run an additional simulation study drawing gene conversion tract lengths from various distributions, including a mixture of two geometric components (see Appendix).</w:t>
      </w:r>
    </w:p>
    <w:p w14:paraId="2F864A8F" w14:textId="77777777" w:rsidR="00F23A44" w:rsidRDefault="00F23A44" w:rsidP="00F23A44">
      <w:pPr>
        <w:pStyle w:val="Heading2"/>
      </w:pPr>
      <w:r>
        <w:lastRenderedPageBreak/>
        <w:t>UK Biobank analysis</w:t>
      </w:r>
    </w:p>
    <w:p w14:paraId="44F384CB" w14:textId="01329562" w:rsidR="00F23A44" w:rsidRPr="003500FE" w:rsidRDefault="00B42436" w:rsidP="003B04A9">
      <w:pPr>
        <w:rPr>
          <w:b/>
        </w:rPr>
      </w:pPr>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275CC93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 xml:space="preserve">9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03DB889B"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m:oMath>
        <m:r>
          <w:rPr>
            <w:rFonts w:ascii="Cambria Math" w:hAnsi="Cambria Math"/>
          </w:rPr>
          <m:t>N</m:t>
        </m:r>
      </m:oMath>
      <w:r>
        <w:t xml:space="preserve"> is </w:t>
      </w:r>
      <w:r w:rsidR="00B32C34">
        <w:t xml:space="preserve">set to b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181731C8">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4C89026A" w:rsidR="005E1B9B" w:rsidRDefault="00794D71" w:rsidP="00B81607">
      <w:r>
        <w:rPr>
          <w:rFonts w:ascii="Calibri" w:hAnsi="Calibri" w:cs="Calibri"/>
          <w:iCs/>
          <w:szCs w:val="22"/>
        </w:rPr>
        <w:t>For these four replicates, we see that the mixture setting underestimates the overall mean of 300</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7ABADE90"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geometric setting) range from -22.9 to 4. An AIC of 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9404D0">
        <w:t>assuming</w:t>
      </w:r>
      <w:r w:rsidR="009404D0" w:rsidRPr="009404D0">
        <w:t xml:space="preserve"> the geometric </w:t>
      </w:r>
      <w:r w:rsidR="009404D0">
        <w:t>distribution</w:t>
      </w:r>
      <w:r w:rsidR="009404D0" w:rsidRPr="009404D0">
        <w:t xml:space="preserve"> cannot exceed that of the mixture.</w:t>
      </w:r>
    </w:p>
    <w:p w14:paraId="61F081AA" w14:textId="11248481" w:rsidR="00120A6F" w:rsidRDefault="00120A6F" w:rsidP="00120A6F">
      <w:pPr>
        <w:pStyle w:val="Heading2"/>
      </w:pPr>
      <w:r>
        <w:t>UK Biobank analysis</w:t>
      </w:r>
    </w:p>
    <w:p w14:paraId="795CD4AA" w14:textId="55517277"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0</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20</w:t>
      </w:r>
      <w:r w:rsidR="00CA6689">
        <w:t xml:space="preserve"> and </w:t>
      </w:r>
      <w:r w:rsidR="00CA6689" w:rsidRPr="00CA6689">
        <w:t>12</w:t>
      </w:r>
      <w:r w:rsidR="00CA6689">
        <w:t>,</w:t>
      </w:r>
      <w:r w:rsidR="00CA6689" w:rsidRPr="00CA6689">
        <w:t>268</w:t>
      </w:r>
      <w:r w:rsidR="00CA6689">
        <w:t>,</w:t>
      </w:r>
      <w:r w:rsidR="00CA6689" w:rsidRPr="00CA6689">
        <w:t>150</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C30D9F" w:rsidRPr="00C30D9F">
        <w:t>600</w:t>
      </w:r>
      <w:r w:rsidR="00500534">
        <w:t xml:space="preserve">, </w:t>
      </w:r>
      <w:r w:rsidR="00500534" w:rsidRPr="00500534">
        <w:t xml:space="preserve">providing strong evidence in favor of the mixture </w:t>
      </w:r>
      <w:r w:rsidR="00E616D4">
        <w:t>setting</w:t>
      </w:r>
      <w:r w:rsidR="00500534" w:rsidRPr="00500534">
        <w:t>.</w:t>
      </w:r>
    </w:p>
    <w:p w14:paraId="530419C5" w14:textId="77777777"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56611B">
        <w:t xml:space="preserve"> (95% CI: [</w:t>
      </w:r>
      <w:r w:rsidR="0056611B" w:rsidRPr="0056611B">
        <w:t>19.9</w:t>
      </w:r>
      <w:r w:rsidR="0056611B">
        <w:t xml:space="preserve">, </w:t>
      </w:r>
      <w:r w:rsidR="0056611B" w:rsidRPr="0056611B">
        <w:t>20.7</w:t>
      </w:r>
      <w:r w:rsidR="0056611B">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w:t>
      </w:r>
      <w:r>
        <w:lastRenderedPageBreak/>
        <w:t xml:space="preserve">have been genotyped. Sperm-typing studies have also been limited by the availability of appropriate data. In sperm-typing studies, distinguishing genotype errors from allele conversions is also difficult. </w:t>
      </w:r>
    </w:p>
    <w:p w14:paraId="1A662135" w14:textId="0B23C932"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w:t>
      </w:r>
      <w:r w:rsidR="00D168B5">
        <w:t xml:space="preserve"> </w:t>
      </w:r>
      <w:r w:rsidR="006A042A">
        <w:t>around</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4672A924" w:rsidR="00344DB4" w:rsidRDefault="00344DB4" w:rsidP="007A0EE8">
      <w:r w:rsidRPr="00344DB4">
        <w:t>We proposed a likelihood-based estimation method to infer the mean gene conversion tract length. Our method is inspired by a previous approach developed by Bet</w:t>
      </w:r>
      <w:r>
        <w:t>ra</w:t>
      </w:r>
      <w:r w:rsidRPr="00344DB4">
        <w:t>n et al., which was applied to gene conversion tracts detected in 34 </w:t>
      </w:r>
      <w:r w:rsidRPr="00344DB4">
        <w:rPr>
          <w:i/>
          <w:iCs/>
        </w:rPr>
        <w:t xml:space="preserve">Drosophila </w:t>
      </w:r>
      <w:proofErr w:type="spellStart"/>
      <w:r w:rsidRPr="00344DB4">
        <w:rPr>
          <w:i/>
          <w:iCs/>
        </w:rPr>
        <w:t>subobscura</w:t>
      </w:r>
      <w:proofErr w:type="spellEnd"/>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Finally,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proofErr w:type="spellStart"/>
      <w:r w:rsidRPr="005C1C07">
        <w:rPr>
          <w:i/>
          <w:iCs/>
        </w:rPr>
        <w:t>msprime</w:t>
      </w:r>
      <w:proofErr w:type="spellEnd"/>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 xml:space="preserve">We </w:t>
      </w:r>
      <w:r w:rsidR="00120A6F">
        <w:lastRenderedPageBreak/>
        <w:t>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4F15C0A" w:rsidR="00167A9D" w:rsidRDefault="00167A9D" w:rsidP="009C7E32">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 (see Appendix) using alternative distributions. In this study, we found that the model selected by AIC consistently produced relatively unbiased estimates across a range of tract length distributions</w:t>
      </w:r>
      <w:r>
        <w:t>.</w:t>
      </w:r>
      <w:r w:rsidR="00001012">
        <w:t xml:space="preserve"> </w:t>
      </w:r>
      <w:r w:rsidR="00C92F15">
        <w:t xml:space="preserve">Furthermore, the AIC-selected length distribution was </w:t>
      </w:r>
      <w:r w:rsidR="003B2856">
        <w:t>correct</w:t>
      </w:r>
      <w:r w:rsidR="00C92F15">
        <w:t xml:space="preserve"> in </w:t>
      </w:r>
      <w:r w:rsidR="007F372F">
        <w:t>most</w:t>
      </w:r>
      <w:r w:rsidR="00C92F15">
        <w:t xml:space="preserve"> cases. </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0C795B41" w:rsidR="0078509B" w:rsidRDefault="00012AE1" w:rsidP="009C7E32">
      <w:r>
        <w:t xml:space="preserve">Our estimate of the mean gene conversion tract length is very sensitive to the chosen distribution of </w:t>
      </w:r>
      <m:oMath>
        <m:r>
          <w:rPr>
            <w:rFonts w:ascii="Cambria Math" w:hAnsi="Cambria Math"/>
          </w:rPr>
          <m:t>N</m:t>
        </m:r>
      </m:oMath>
      <w:r>
        <w:t>.  When assuming that gene conversion tract lengths are geometric, our model estimates the mean gene conversion tract length to be 459 bp (95% CI: [457, 461])</w:t>
      </w:r>
      <w:r w:rsidR="00822330">
        <w:t>, which is much higher than our estimate under the mixture setting</w:t>
      </w:r>
      <w:r>
        <w:t xml:space="preserve">. </w:t>
      </w:r>
      <w:r w:rsidR="00B23DB3" w:rsidRPr="00B23DB3">
        <w:t>However, given the large AIC difference between these two models (341,600), we are confident that the mixture distribution provides a much better fit to the data.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516620" w:rsidRPr="00516620">
        <w:t>This higher estimate under the geometric distribution is also consistent with our simulation results</w:t>
      </w:r>
      <w:r w:rsidR="00516620">
        <w:t xml:space="preserve">. </w:t>
      </w:r>
      <w:r w:rsidR="00DF1B9E" w:rsidRPr="00DF1B9E">
        <w:t xml:space="preserve">In a separate simulation using individual genotype data, </w:t>
      </w:r>
      <w:r w:rsidR="00DF1B9E" w:rsidRPr="00DF1B9E">
        <w:lastRenderedPageBreak/>
        <w:t xml:space="preserve">where gene conversion tracts were drawn from various distributions (see Appendix), we found that </w:t>
      </w:r>
      <w:r w:rsidR="00DF1B9E">
        <w:t>assuming</w:t>
      </w:r>
      <w:r w:rsidR="00DF1B9E" w:rsidRPr="00DF1B9E">
        <w:t xml:space="preserve"> a geometric distribution </w:t>
      </w:r>
      <w:r w:rsidR="00DF1B9E">
        <w:t xml:space="preserve">for tract lengths </w:t>
      </w:r>
      <w:r w:rsidR="00DF1B9E" w:rsidRPr="00DF1B9E">
        <w:t>without accounting for long-tract outliers can inflate the estimated mean tract length (see Table 1).</w:t>
      </w:r>
    </w:p>
    <w:p w14:paraId="758024B5" w14:textId="10F07A2B" w:rsidR="00AC1BD8" w:rsidRDefault="00AC1BD8" w:rsidP="00AC1BD8">
      <w:r w:rsidRPr="00AC1BD8">
        <w:t>We estimated the overall mean gene conversion tract length to be 20.6 bp (95% CI: [19.9, 20.7]), which is shorter than previous estimates. For instance, Palsson et al. reported mean tract lengths of 123 bp (95% 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Pr="00AC1BD8">
        <w:t xml:space="preserve"> Several methodological differences between our approach and </w:t>
      </w:r>
      <w:r>
        <w:t xml:space="preserve">the </w:t>
      </w:r>
      <w:proofErr w:type="spellStart"/>
      <w:r w:rsidRPr="00AC1BD8">
        <w:t>NCOurd</w:t>
      </w:r>
      <w:proofErr w:type="spellEnd"/>
      <w:r w:rsidRPr="00AC1BD8">
        <w:t>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r w:rsidRPr="00AC1BD8">
        <w:t>First, </w:t>
      </w:r>
      <w:bookmarkStart w:id="2" w:name="_Hlk196842431"/>
      <w:proofErr w:type="spellStart"/>
      <w:r w:rsidRPr="00AC1BD8">
        <w:t>NCOurd</w:t>
      </w:r>
      <w:proofErr w:type="spellEnd"/>
      <w:r w:rsidRPr="00AC1BD8">
        <w:t>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proofErr w:type="spellStart"/>
      <w:r w:rsidR="007D5DCA" w:rsidRPr="00AC1BD8">
        <w:t>NCOurd</w:t>
      </w:r>
      <w:proofErr w:type="spellEnd"/>
      <w:r w:rsidR="007D5DCA">
        <w:t>.</w:t>
      </w:r>
      <w:r w:rsidRPr="00AC1BD8">
        <w:t xml:space="preserve"> In contrast, Palsson et al. estimate a fixed penetrance of 0.66 for all detected tracts by </w:t>
      </w:r>
      <w:r w:rsidR="00914C40">
        <w:t>using a</w:t>
      </w:r>
      <w:r w:rsidR="00F02A98">
        <w:t xml:space="preserve"> grid of potential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proofErr w:type="spellStart"/>
      <w:r w:rsidR="00687D41" w:rsidRPr="00AC1BD8">
        <w:t>NCOurd</w:t>
      </w:r>
      <w:proofErr w:type="spellEnd"/>
      <w:r w:rsidR="00687D41" w:rsidRPr="00AC1BD8">
        <w:t>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7ED9D215" w14:textId="5D84A8A1" w:rsidR="00A03309"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data under </w:t>
      </w:r>
      <w:r w:rsidR="00AD38F1">
        <w:t>geometric</w:t>
      </w:r>
      <w:r w:rsidR="00E147A7">
        <w:t>ally</w:t>
      </w:r>
      <w:r w:rsidR="00AD38F1">
        <w:t xml:space="preserve"> and normal</w:t>
      </w:r>
      <w:r w:rsidR="00E147A7">
        <w:t>ly distributed</w:t>
      </w:r>
      <w:r w:rsidR="00AD38F1">
        <w:t xml:space="preserve"> gene conversion tract lengths.</w:t>
      </w:r>
      <w:r w:rsidR="00F611C5">
        <w:t xml:space="preserve"> However, o</w:t>
      </w:r>
      <w:r w:rsidR="00F611C5" w:rsidRPr="00F611C5">
        <w:t xml:space="preserve">ur analyses </w:t>
      </w:r>
      <w:r w:rsidR="003260D9">
        <w:t>suggest</w:t>
      </w:r>
      <w:r w:rsidR="00F611C5" w:rsidRPr="00F611C5">
        <w:t xml:space="preserve"> that modeling all tracts with a </w:t>
      </w:r>
      <w:r w:rsidR="00F611C5" w:rsidRPr="00F611C5">
        <w:lastRenderedPageBreak/>
        <w:t>single</w:t>
      </w:r>
      <w:r w:rsidR="00F611C5">
        <w:t xml:space="preserve"> </w:t>
      </w:r>
      <w:r w:rsidR="00F611C5" w:rsidRPr="00F611C5">
        <w:t>distribution</w:t>
      </w:r>
      <w:r w:rsidR="00F611C5">
        <w:t xml:space="preserve"> </w:t>
      </w:r>
      <w:r w:rsidR="00F611C5" w:rsidRPr="00F611C5">
        <w:t xml:space="preserve">without explicitly accounting for </w:t>
      </w:r>
      <w:r w:rsidR="00F611C5">
        <w:t>outliers can inflate the overall mean estimate if a small proportion of tracts are indeed much longer than the rest</w:t>
      </w:r>
      <w:r w:rsidR="00DF1B9E">
        <w:t xml:space="preserve"> (see Table 1)</w:t>
      </w:r>
      <w:r w:rsidR="00F611C5">
        <w:t>.</w:t>
      </w:r>
      <w:r w:rsidR="0007761C">
        <w:t xml:space="preserve"> </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r w:rsidR="003260D9">
        <w:t>similar to our estimates.</w:t>
      </w:r>
    </w:p>
    <w:p w14:paraId="407E735A" w14:textId="3BC25A95"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To appropriately model the lengths of these larger tracts, we would need to apply a detection method that can reliably detect these tracts.</w:t>
      </w:r>
      <w:r w:rsidR="00F427DA">
        <w:t xml:space="preserve"> </w:t>
      </w:r>
    </w:p>
    <w:p w14:paraId="517E320D" w14:textId="4198CDBB" w:rsidR="005E3E02" w:rsidRDefault="005E3E02" w:rsidP="00120A6F">
      <w:r>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lastRenderedPageBreak/>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7F77C9D4" w:rsidR="0042530A" w:rsidRPr="00FD1C5A" w:rsidRDefault="0042530A" w:rsidP="0042530A">
      <w:pPr>
        <w:jc w:val="left"/>
        <w:rPr>
          <w:szCs w:val="22"/>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t>Finally,</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lastRenderedPageBreak/>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50053BFD" w:rsidR="006168C9" w:rsidRPr="003C028D" w:rsidRDefault="00984722" w:rsidP="006168C9">
      <w:pPr>
        <w:jc w:val="left"/>
      </w:pPr>
      <w:r>
        <w:t>Finally</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lastRenderedPageBreak/>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3B405B07" w:rsidR="0042530A" w:rsidRDefault="0042530A" w:rsidP="0042530A">
      <w:r>
        <w:t xml:space="preserve">All four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proofErr w:type="spellStart"/>
      <w:r w:rsidRPr="00001012">
        <w:rPr>
          <w:i/>
          <w:iCs/>
        </w:rPr>
        <w:t>msprime</w:t>
      </w:r>
      <w:proofErr w:type="spellEnd"/>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1204E78B" w:rsidR="0042530A" w:rsidRDefault="0042530A" w:rsidP="0042530A">
      <w:r>
        <w:lastRenderedPageBreak/>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overall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our</w:t>
      </w:r>
      <w:r w:rsidR="00993F18">
        <w:t xml:space="preserve"> overall mean estimate, as well as the</w:t>
      </w:r>
      <w:r w:rsidR="00FF7AEF">
        <w:t xml:space="preserve"> empirical</w:t>
      </w:r>
      <w:r w:rsidR="00993F18">
        <w:t xml:space="preserve"> coverage probability of </w:t>
      </w:r>
      <w:r w:rsidR="00FF7AEF">
        <w:t xml:space="preserve">the </w:t>
      </w:r>
      <w:r w:rsidR="00993F18">
        <w:t>95% confidence intervals</w:t>
      </w:r>
      <w:r>
        <w:t xml:space="preserve"> </w:t>
      </w:r>
      <w:r w:rsidR="00FF7AEF">
        <w:t xml:space="preserve">across 100 iterations </w:t>
      </w:r>
      <w:r>
        <w:t xml:space="preserve">under </w:t>
      </w:r>
      <w:r w:rsidR="0015024E">
        <w:t>each assumed distribution for the true tract length</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of the 100 </w:t>
      </w:r>
      <w:r w:rsidR="00F94541">
        <w:t>iteration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t>Data and code availability</w:t>
      </w:r>
    </w:p>
    <w:p w14:paraId="1DC31524" w14:textId="0980300F" w:rsidR="00A84A64" w:rsidRPr="00680B80" w:rsidRDefault="00F71AF4" w:rsidP="00120A6F">
      <w:r>
        <w:t xml:space="preserve">The data and the code </w:t>
      </w:r>
      <w:r w:rsidR="00453D4D">
        <w:t xml:space="preserve">generated during this study are available at </w:t>
      </w:r>
      <w:hyperlink r:id="rId10" w:history="1">
        <w:r w:rsidR="00453D4D" w:rsidRPr="00C53FF0">
          <w:rPr>
            <w:rStyle w:val="Hyperlink"/>
          </w:rPr>
          <w:t>https://github.com/nobuakimasaki/gene-conversion-mean-lengths/tree/main</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lastRenderedPageBreak/>
        <w:t>References</w:t>
      </w:r>
    </w:p>
    <w:p w14:paraId="2AE04A46" w14:textId="77777777" w:rsidR="00DC2FFF" w:rsidRPr="00DC2FFF" w:rsidRDefault="00F213C9" w:rsidP="00DC2FFF">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DC2FFF" w:rsidRPr="00DC2FFF">
        <w:rPr>
          <w:rFonts w:ascii="Calibri" w:cs="Calibri"/>
        </w:rPr>
        <w:t>1.</w:t>
      </w:r>
      <w:r w:rsidR="00DC2FFF" w:rsidRPr="00DC2FFF">
        <w:rPr>
          <w:rFonts w:ascii="Calibri" w:cs="Calibri"/>
        </w:rPr>
        <w:tab/>
        <w:t xml:space="preserve">Williams, A. L. </w:t>
      </w:r>
      <w:r w:rsidR="00DC2FFF" w:rsidRPr="00DC2FFF">
        <w:rPr>
          <w:rFonts w:ascii="Calibri" w:cs="Calibri"/>
          <w:i/>
          <w:iCs/>
        </w:rPr>
        <w:t>et al.</w:t>
      </w:r>
      <w:r w:rsidR="00DC2FFF" w:rsidRPr="00DC2FFF">
        <w:rPr>
          <w:rFonts w:ascii="Calibri" w:cs="Calibri"/>
        </w:rPr>
        <w:t xml:space="preserve"> Non-crossover gene conversions show strong GC bias and unexpected clustering in humans. </w:t>
      </w:r>
      <w:r w:rsidR="00DC2FFF" w:rsidRPr="00DC2FFF">
        <w:rPr>
          <w:rFonts w:ascii="Calibri" w:cs="Calibri"/>
          <w:i/>
          <w:iCs/>
        </w:rPr>
        <w:t>eLife</w:t>
      </w:r>
      <w:r w:rsidR="00DC2FFF" w:rsidRPr="00DC2FFF">
        <w:rPr>
          <w:rFonts w:ascii="Calibri" w:cs="Calibri"/>
        </w:rPr>
        <w:t xml:space="preserve"> </w:t>
      </w:r>
      <w:r w:rsidR="00DC2FFF" w:rsidRPr="00DC2FFF">
        <w:rPr>
          <w:rFonts w:ascii="Calibri" w:cs="Calibri"/>
          <w:b/>
          <w:bCs/>
        </w:rPr>
        <w:t>4</w:t>
      </w:r>
      <w:r w:rsidR="00DC2FFF" w:rsidRPr="00DC2FFF">
        <w:rPr>
          <w:rFonts w:ascii="Calibri" w:cs="Calibri"/>
        </w:rPr>
        <w:t>, e04637 (2015).</w:t>
      </w:r>
    </w:p>
    <w:p w14:paraId="798E24BC" w14:textId="77777777" w:rsidR="00DC2FFF" w:rsidRPr="00DC2FFF" w:rsidRDefault="00DC2FFF" w:rsidP="00DC2FFF">
      <w:pPr>
        <w:pStyle w:val="Bibliography"/>
        <w:rPr>
          <w:rFonts w:ascii="Calibri" w:cs="Calibri"/>
        </w:rPr>
      </w:pPr>
      <w:r w:rsidRPr="00DC2FFF">
        <w:rPr>
          <w:rFonts w:ascii="Calibri" w:cs="Calibri"/>
        </w:rPr>
        <w:t>2.</w:t>
      </w:r>
      <w:r w:rsidRPr="00DC2FFF">
        <w:rPr>
          <w:rFonts w:ascii="Calibri" w:cs="Calibri"/>
        </w:rPr>
        <w:tab/>
        <w:t xml:space="preserve">McMahill, M. S., Sham, C. W. &amp; Bishop, D. K. Synthesis-Dependent Strand Annealing in Meiosis. </w:t>
      </w:r>
      <w:r w:rsidRPr="00DC2FFF">
        <w:rPr>
          <w:rFonts w:ascii="Calibri" w:cs="Calibri"/>
          <w:i/>
          <w:iCs/>
        </w:rPr>
        <w:t>PLoS Biol</w:t>
      </w:r>
      <w:r w:rsidRPr="00DC2FFF">
        <w:rPr>
          <w:rFonts w:ascii="Calibri" w:cs="Calibri"/>
        </w:rPr>
        <w:t xml:space="preserve"> </w:t>
      </w:r>
      <w:r w:rsidRPr="00DC2FFF">
        <w:rPr>
          <w:rFonts w:ascii="Calibri" w:cs="Calibri"/>
          <w:b/>
          <w:bCs/>
        </w:rPr>
        <w:t>5</w:t>
      </w:r>
      <w:r w:rsidRPr="00DC2FFF">
        <w:rPr>
          <w:rFonts w:ascii="Calibri" w:cs="Calibri"/>
        </w:rPr>
        <w:t>, e299 (2007).</w:t>
      </w:r>
    </w:p>
    <w:p w14:paraId="5D24412C" w14:textId="77777777" w:rsidR="00DC2FFF" w:rsidRPr="00DC2FFF" w:rsidRDefault="00DC2FFF" w:rsidP="00DC2FFF">
      <w:pPr>
        <w:pStyle w:val="Bibliography"/>
        <w:rPr>
          <w:rFonts w:ascii="Calibri" w:cs="Calibri"/>
        </w:rPr>
      </w:pPr>
      <w:r w:rsidRPr="00DC2FFF">
        <w:rPr>
          <w:rFonts w:ascii="Calibri" w:cs="Calibri"/>
        </w:rPr>
        <w:t>3.</w:t>
      </w:r>
      <w:r w:rsidRPr="00DC2FFF">
        <w:rPr>
          <w:rFonts w:ascii="Calibri" w:cs="Calibri"/>
        </w:rPr>
        <w:tab/>
        <w:t xml:space="preserve">Jeffreys, A. J. &amp; May, C. A. Intense and highly localized gene conversion activity in human meiotic crossover hot spots. </w:t>
      </w:r>
      <w:r w:rsidRPr="00DC2FFF">
        <w:rPr>
          <w:rFonts w:ascii="Calibri" w:cs="Calibri"/>
          <w:i/>
          <w:iCs/>
        </w:rPr>
        <w:t>Nat Genet</w:t>
      </w:r>
      <w:r w:rsidRPr="00DC2FFF">
        <w:rPr>
          <w:rFonts w:ascii="Calibri" w:cs="Calibri"/>
        </w:rPr>
        <w:t xml:space="preserve"> </w:t>
      </w:r>
      <w:r w:rsidRPr="00DC2FFF">
        <w:rPr>
          <w:rFonts w:ascii="Calibri" w:cs="Calibri"/>
          <w:b/>
          <w:bCs/>
        </w:rPr>
        <w:t>36</w:t>
      </w:r>
      <w:r w:rsidRPr="00DC2FFF">
        <w:rPr>
          <w:rFonts w:ascii="Calibri" w:cs="Calibri"/>
        </w:rPr>
        <w:t>, 151–156 (2004).</w:t>
      </w:r>
    </w:p>
    <w:p w14:paraId="52E51F02" w14:textId="77777777" w:rsidR="00DC2FFF" w:rsidRPr="00DC2FFF" w:rsidRDefault="00DC2FFF" w:rsidP="00DC2FFF">
      <w:pPr>
        <w:pStyle w:val="Bibliography"/>
        <w:rPr>
          <w:rFonts w:ascii="Calibri" w:cs="Calibri"/>
        </w:rPr>
      </w:pPr>
      <w:r w:rsidRPr="00DC2FFF">
        <w:rPr>
          <w:rFonts w:ascii="Calibri" w:cs="Calibri"/>
        </w:rPr>
        <w:t>4.</w:t>
      </w:r>
      <w:r w:rsidRPr="00DC2FFF">
        <w:rPr>
          <w:rFonts w:ascii="Calibri" w:cs="Calibri"/>
        </w:rPr>
        <w:tab/>
        <w:t xml:space="preserve">Odenthal-Hesse, L., Berg, I. L., Veselis, A., Jeffreys, A. J. &amp; May, C. A. Transmission Distortion Affecting Human Noncrossover but Not Crossover Recombination: A Hidden Source of Meiotic Drive. </w:t>
      </w:r>
      <w:r w:rsidRPr="00DC2FFF">
        <w:rPr>
          <w:rFonts w:ascii="Calibri" w:cs="Calibri"/>
          <w:i/>
          <w:iCs/>
        </w:rPr>
        <w:t>PLOS Genetics</w:t>
      </w:r>
      <w:r w:rsidRPr="00DC2FFF">
        <w:rPr>
          <w:rFonts w:ascii="Calibri" w:cs="Calibri"/>
        </w:rPr>
        <w:t xml:space="preserve"> </w:t>
      </w:r>
      <w:r w:rsidRPr="00DC2FFF">
        <w:rPr>
          <w:rFonts w:ascii="Calibri" w:cs="Calibri"/>
          <w:b/>
          <w:bCs/>
        </w:rPr>
        <w:t>10</w:t>
      </w:r>
      <w:r w:rsidRPr="00DC2FFF">
        <w:rPr>
          <w:rFonts w:ascii="Calibri" w:cs="Calibri"/>
        </w:rPr>
        <w:t>, e1004106 (2014).</w:t>
      </w:r>
    </w:p>
    <w:p w14:paraId="3AE36A64" w14:textId="77777777" w:rsidR="00DC2FFF" w:rsidRPr="00DC2FFF" w:rsidRDefault="00DC2FFF" w:rsidP="00DC2FFF">
      <w:pPr>
        <w:pStyle w:val="Bibliography"/>
        <w:rPr>
          <w:rFonts w:ascii="Calibri" w:cs="Calibri"/>
        </w:rPr>
      </w:pPr>
      <w:r w:rsidRPr="00DC2FFF">
        <w:rPr>
          <w:rFonts w:ascii="Calibri" w:cs="Calibri"/>
        </w:rPr>
        <w:t>5.</w:t>
      </w:r>
      <w:r w:rsidRPr="00DC2FFF">
        <w:rPr>
          <w:rFonts w:ascii="Calibri" w:cs="Calibri"/>
        </w:rPr>
        <w:tab/>
        <w:t xml:space="preserve">Halldorsson, B. V. </w:t>
      </w:r>
      <w:r w:rsidRPr="00DC2FFF">
        <w:rPr>
          <w:rFonts w:ascii="Calibri" w:cs="Calibri"/>
          <w:i/>
          <w:iCs/>
        </w:rPr>
        <w:t>et al.</w:t>
      </w:r>
      <w:r w:rsidRPr="00DC2FFF">
        <w:rPr>
          <w:rFonts w:ascii="Calibri" w:cs="Calibri"/>
        </w:rPr>
        <w:t xml:space="preserve"> The rate of meiotic gene conversion varies by sex and age. </w:t>
      </w:r>
      <w:r w:rsidRPr="00DC2FFF">
        <w:rPr>
          <w:rFonts w:ascii="Calibri" w:cs="Calibri"/>
          <w:i/>
          <w:iCs/>
        </w:rPr>
        <w:t>Nat Genet</w:t>
      </w:r>
      <w:r w:rsidRPr="00DC2FFF">
        <w:rPr>
          <w:rFonts w:ascii="Calibri" w:cs="Calibri"/>
        </w:rPr>
        <w:t xml:space="preserve"> </w:t>
      </w:r>
      <w:r w:rsidRPr="00DC2FFF">
        <w:rPr>
          <w:rFonts w:ascii="Calibri" w:cs="Calibri"/>
          <w:b/>
          <w:bCs/>
        </w:rPr>
        <w:t>48</w:t>
      </w:r>
      <w:r w:rsidRPr="00DC2FFF">
        <w:rPr>
          <w:rFonts w:ascii="Calibri" w:cs="Calibri"/>
        </w:rPr>
        <w:t>, 1377–1384 (2016).</w:t>
      </w:r>
    </w:p>
    <w:p w14:paraId="41754FED" w14:textId="77777777" w:rsidR="00DC2FFF" w:rsidRPr="00DC2FFF" w:rsidRDefault="00DC2FFF" w:rsidP="00DC2FFF">
      <w:pPr>
        <w:pStyle w:val="Bibliography"/>
        <w:rPr>
          <w:rFonts w:ascii="Calibri" w:cs="Calibri"/>
        </w:rPr>
      </w:pPr>
      <w:r w:rsidRPr="00DC2FFF">
        <w:rPr>
          <w:rFonts w:ascii="Calibri" w:cs="Calibri"/>
        </w:rPr>
        <w:t>6.</w:t>
      </w:r>
      <w:r w:rsidRPr="00DC2FFF">
        <w:rPr>
          <w:rFonts w:ascii="Calibri" w:cs="Calibri"/>
        </w:rPr>
        <w:tab/>
        <w:t xml:space="preserve">Wall, J. D., Robinson, J. A. &amp; Cox, L. A. High-Resolution Estimates of Crossover and Noncrossover Recombination from a Captive Baboon Colony. </w:t>
      </w:r>
      <w:r w:rsidRPr="00DC2FFF">
        <w:rPr>
          <w:rFonts w:ascii="Calibri" w:cs="Calibri"/>
          <w:i/>
          <w:iCs/>
        </w:rPr>
        <w:t>Genome Biology and Evolution</w:t>
      </w:r>
      <w:r w:rsidRPr="00DC2FFF">
        <w:rPr>
          <w:rFonts w:ascii="Calibri" w:cs="Calibri"/>
        </w:rPr>
        <w:t xml:space="preserve"> </w:t>
      </w:r>
      <w:r w:rsidRPr="00DC2FFF">
        <w:rPr>
          <w:rFonts w:ascii="Calibri" w:cs="Calibri"/>
          <w:b/>
          <w:bCs/>
        </w:rPr>
        <w:t>14</w:t>
      </w:r>
      <w:r w:rsidRPr="00DC2FFF">
        <w:rPr>
          <w:rFonts w:ascii="Calibri" w:cs="Calibri"/>
        </w:rPr>
        <w:t>, evac040 (2022).</w:t>
      </w:r>
    </w:p>
    <w:p w14:paraId="4C880985" w14:textId="77777777" w:rsidR="00DC2FFF" w:rsidRPr="00DC2FFF" w:rsidRDefault="00DC2FFF" w:rsidP="00DC2FFF">
      <w:pPr>
        <w:pStyle w:val="Bibliography"/>
        <w:rPr>
          <w:rFonts w:ascii="Calibri" w:cs="Calibri"/>
        </w:rPr>
      </w:pPr>
      <w:r w:rsidRPr="00DC2FFF">
        <w:rPr>
          <w:rFonts w:ascii="Calibri" w:cs="Calibri"/>
        </w:rPr>
        <w:t>7.</w:t>
      </w:r>
      <w:r w:rsidRPr="00DC2FFF">
        <w:rPr>
          <w:rFonts w:ascii="Calibri" w:cs="Calibri"/>
        </w:rPr>
        <w:tab/>
        <w:t xml:space="preserve">Hardarson, M. T., Palsson, G. &amp; Halldorsson, B. V. NCOurd: modelling length distributions of NCO events and gene conversion tracts. </w:t>
      </w:r>
      <w:r w:rsidRPr="00DC2FFF">
        <w:rPr>
          <w:rFonts w:ascii="Calibri" w:cs="Calibri"/>
          <w:i/>
          <w:iCs/>
        </w:rPr>
        <w:t>Bioinformatics</w:t>
      </w:r>
      <w:r w:rsidRPr="00DC2FFF">
        <w:rPr>
          <w:rFonts w:ascii="Calibri" w:cs="Calibri"/>
        </w:rPr>
        <w:t xml:space="preserve"> </w:t>
      </w:r>
      <w:r w:rsidRPr="00DC2FFF">
        <w:rPr>
          <w:rFonts w:ascii="Calibri" w:cs="Calibri"/>
          <w:b/>
          <w:bCs/>
        </w:rPr>
        <w:t>39</w:t>
      </w:r>
      <w:r w:rsidRPr="00DC2FFF">
        <w:rPr>
          <w:rFonts w:ascii="Calibri" w:cs="Calibri"/>
        </w:rPr>
        <w:t>, btad485 (2023).</w:t>
      </w:r>
    </w:p>
    <w:p w14:paraId="19E205AA" w14:textId="77777777" w:rsidR="00DC2FFF" w:rsidRPr="00DC2FFF" w:rsidRDefault="00DC2FFF" w:rsidP="00DC2FFF">
      <w:pPr>
        <w:pStyle w:val="Bibliography"/>
        <w:rPr>
          <w:rFonts w:ascii="Calibri" w:cs="Calibri"/>
        </w:rPr>
      </w:pPr>
      <w:r w:rsidRPr="00DC2FFF">
        <w:rPr>
          <w:rFonts w:ascii="Calibri" w:cs="Calibri"/>
        </w:rPr>
        <w:t>8.</w:t>
      </w:r>
      <w:r w:rsidRPr="00DC2FFF">
        <w:rPr>
          <w:rFonts w:ascii="Calibri" w:cs="Calibri"/>
        </w:rPr>
        <w:tab/>
        <w:t xml:space="preserve">Palsson, G. </w:t>
      </w:r>
      <w:r w:rsidRPr="00DC2FFF">
        <w:rPr>
          <w:rFonts w:ascii="Calibri" w:cs="Calibri"/>
          <w:i/>
          <w:iCs/>
        </w:rPr>
        <w:t>et al.</w:t>
      </w:r>
      <w:r w:rsidRPr="00DC2FFF">
        <w:rPr>
          <w:rFonts w:ascii="Calibri" w:cs="Calibri"/>
        </w:rPr>
        <w:t xml:space="preserve"> Complete human recombination maps. </w:t>
      </w:r>
      <w:r w:rsidRPr="00DC2FFF">
        <w:rPr>
          <w:rFonts w:ascii="Calibri" w:cs="Calibri"/>
          <w:i/>
          <w:iCs/>
        </w:rPr>
        <w:t>Nature</w:t>
      </w:r>
      <w:r w:rsidRPr="00DC2FFF">
        <w:rPr>
          <w:rFonts w:ascii="Calibri" w:cs="Calibri"/>
        </w:rPr>
        <w:t xml:space="preserve"> </w:t>
      </w:r>
      <w:r w:rsidRPr="00DC2FFF">
        <w:rPr>
          <w:rFonts w:ascii="Calibri" w:cs="Calibri"/>
          <w:b/>
          <w:bCs/>
        </w:rPr>
        <w:t>639</w:t>
      </w:r>
      <w:r w:rsidRPr="00DC2FFF">
        <w:rPr>
          <w:rFonts w:ascii="Calibri" w:cs="Calibri"/>
        </w:rPr>
        <w:t>, 700–707 (2025).</w:t>
      </w:r>
    </w:p>
    <w:p w14:paraId="0F001624" w14:textId="77777777" w:rsidR="00DC2FFF" w:rsidRPr="00DC2FFF" w:rsidRDefault="00DC2FFF" w:rsidP="00DC2FFF">
      <w:pPr>
        <w:pStyle w:val="Bibliography"/>
        <w:rPr>
          <w:rFonts w:ascii="Calibri" w:cs="Calibri"/>
        </w:rPr>
      </w:pPr>
      <w:r w:rsidRPr="00DC2FFF">
        <w:rPr>
          <w:rFonts w:ascii="Calibri" w:cs="Calibri"/>
        </w:rPr>
        <w:t>9.</w:t>
      </w:r>
      <w:r w:rsidRPr="00DC2FFF">
        <w:rPr>
          <w:rFonts w:ascii="Calibri" w:cs="Calibri"/>
        </w:rPr>
        <w:tab/>
        <w:t xml:space="preserve">Browning, S. R. &amp; Browning, B. L. Biobank-scale inference of multi-individual identity by descent and gene conversion. </w:t>
      </w:r>
      <w:r w:rsidRPr="00DC2FFF">
        <w:rPr>
          <w:rFonts w:ascii="Calibri" w:cs="Calibri"/>
          <w:i/>
          <w:iCs/>
        </w:rPr>
        <w:t>The American Journal of Human Genetics</w:t>
      </w:r>
      <w:r w:rsidRPr="00DC2FFF">
        <w:rPr>
          <w:rFonts w:ascii="Calibri" w:cs="Calibri"/>
        </w:rPr>
        <w:t xml:space="preserve"> </w:t>
      </w:r>
      <w:r w:rsidRPr="00DC2FFF">
        <w:rPr>
          <w:rFonts w:ascii="Calibri" w:cs="Calibri"/>
          <w:b/>
          <w:bCs/>
        </w:rPr>
        <w:t>111</w:t>
      </w:r>
      <w:r w:rsidRPr="00DC2FFF">
        <w:rPr>
          <w:rFonts w:ascii="Calibri" w:cs="Calibri"/>
        </w:rPr>
        <w:t>, 691–700 (2024).</w:t>
      </w:r>
    </w:p>
    <w:p w14:paraId="115E0C38" w14:textId="77777777" w:rsidR="00DC2FFF" w:rsidRPr="00DC2FFF" w:rsidRDefault="00DC2FFF" w:rsidP="00DC2FFF">
      <w:pPr>
        <w:pStyle w:val="Bibliography"/>
        <w:rPr>
          <w:rFonts w:ascii="Calibri" w:cs="Calibri"/>
        </w:rPr>
      </w:pPr>
      <w:r w:rsidRPr="00DC2FFF">
        <w:rPr>
          <w:rFonts w:ascii="Calibri" w:cs="Calibri"/>
        </w:rPr>
        <w:t>10.</w:t>
      </w:r>
      <w:r w:rsidRPr="00DC2FFF">
        <w:rPr>
          <w:rFonts w:ascii="Calibri" w:cs="Calibri"/>
        </w:rPr>
        <w:tab/>
        <w:t xml:space="preserve">Hilliker, A. J. </w:t>
      </w:r>
      <w:r w:rsidRPr="00DC2FFF">
        <w:rPr>
          <w:rFonts w:ascii="Calibri" w:cs="Calibri"/>
          <w:i/>
          <w:iCs/>
        </w:rPr>
        <w:t>et al.</w:t>
      </w:r>
      <w:r w:rsidRPr="00DC2FFF">
        <w:rPr>
          <w:rFonts w:ascii="Calibri" w:cs="Calibri"/>
        </w:rPr>
        <w:t xml:space="preserve"> Meiotic gene conversion tract length distribution within the rosy locus of Drosophila melanogaster. </w:t>
      </w:r>
      <w:r w:rsidRPr="00DC2FFF">
        <w:rPr>
          <w:rFonts w:ascii="Calibri" w:cs="Calibri"/>
          <w:i/>
          <w:iCs/>
        </w:rPr>
        <w:t>Genetics</w:t>
      </w:r>
      <w:r w:rsidRPr="00DC2FFF">
        <w:rPr>
          <w:rFonts w:ascii="Calibri" w:cs="Calibri"/>
        </w:rPr>
        <w:t xml:space="preserve"> </w:t>
      </w:r>
      <w:r w:rsidRPr="00DC2FFF">
        <w:rPr>
          <w:rFonts w:ascii="Calibri" w:cs="Calibri"/>
          <w:b/>
          <w:bCs/>
        </w:rPr>
        <w:t>137</w:t>
      </w:r>
      <w:r w:rsidRPr="00DC2FFF">
        <w:rPr>
          <w:rFonts w:ascii="Calibri" w:cs="Calibri"/>
        </w:rPr>
        <w:t>, 1019–1026 (1994).</w:t>
      </w:r>
    </w:p>
    <w:p w14:paraId="6007691A" w14:textId="77777777" w:rsidR="00DC2FFF" w:rsidRPr="00DC2FFF" w:rsidRDefault="00DC2FFF" w:rsidP="00DC2FFF">
      <w:pPr>
        <w:pStyle w:val="Bibliography"/>
        <w:rPr>
          <w:rFonts w:ascii="Calibri" w:cs="Calibri"/>
        </w:rPr>
      </w:pPr>
      <w:r w:rsidRPr="00DC2FFF">
        <w:rPr>
          <w:rFonts w:ascii="Calibri" w:cs="Calibri"/>
        </w:rPr>
        <w:t>11.</w:t>
      </w:r>
      <w:r w:rsidRPr="00DC2FFF">
        <w:rPr>
          <w:rFonts w:ascii="Calibri" w:cs="Calibri"/>
        </w:rPr>
        <w:tab/>
        <w:t xml:space="preserve">Akaike, H. A new look at the statistical model identification. </w:t>
      </w:r>
      <w:r w:rsidRPr="00DC2FFF">
        <w:rPr>
          <w:rFonts w:ascii="Calibri" w:cs="Calibri"/>
          <w:i/>
          <w:iCs/>
        </w:rPr>
        <w:t>IEEE Transactions on Automatic Control</w:t>
      </w:r>
      <w:r w:rsidRPr="00DC2FFF">
        <w:rPr>
          <w:rFonts w:ascii="Calibri" w:cs="Calibri"/>
        </w:rPr>
        <w:t xml:space="preserve"> </w:t>
      </w:r>
      <w:r w:rsidRPr="00DC2FFF">
        <w:rPr>
          <w:rFonts w:ascii="Calibri" w:cs="Calibri"/>
          <w:b/>
          <w:bCs/>
        </w:rPr>
        <w:t>19</w:t>
      </w:r>
      <w:r w:rsidRPr="00DC2FFF">
        <w:rPr>
          <w:rFonts w:ascii="Calibri" w:cs="Calibri"/>
        </w:rPr>
        <w:t>, 716–723 (1974).</w:t>
      </w:r>
    </w:p>
    <w:p w14:paraId="17580375" w14:textId="77777777" w:rsidR="00DC2FFF" w:rsidRPr="00DC2FFF" w:rsidRDefault="00DC2FFF" w:rsidP="00DC2FFF">
      <w:pPr>
        <w:pStyle w:val="Bibliography"/>
        <w:rPr>
          <w:rFonts w:ascii="Calibri" w:cs="Calibri"/>
        </w:rPr>
      </w:pPr>
      <w:r w:rsidRPr="00DC2FFF">
        <w:rPr>
          <w:rFonts w:ascii="Calibri" w:cs="Calibri"/>
        </w:rPr>
        <w:lastRenderedPageBreak/>
        <w:t>12.</w:t>
      </w:r>
      <w:r w:rsidRPr="00DC2FFF">
        <w:rPr>
          <w:rFonts w:ascii="Calibri" w:cs="Calibri"/>
        </w:rPr>
        <w:tab/>
        <w:t xml:space="preserve">Baumdicker, F. </w:t>
      </w:r>
      <w:r w:rsidRPr="00DC2FFF">
        <w:rPr>
          <w:rFonts w:ascii="Calibri" w:cs="Calibri"/>
          <w:i/>
          <w:iCs/>
        </w:rPr>
        <w:t>et al.</w:t>
      </w:r>
      <w:r w:rsidRPr="00DC2FFF">
        <w:rPr>
          <w:rFonts w:ascii="Calibri" w:cs="Calibri"/>
        </w:rPr>
        <w:t xml:space="preserve"> Efficient ancestry and mutation simulation with msprime 1.0. </w:t>
      </w:r>
      <w:r w:rsidRPr="00DC2FFF">
        <w:rPr>
          <w:rFonts w:ascii="Calibri" w:cs="Calibri"/>
          <w:i/>
          <w:iCs/>
        </w:rPr>
        <w:t>Genetics</w:t>
      </w:r>
      <w:r w:rsidRPr="00DC2FFF">
        <w:rPr>
          <w:rFonts w:ascii="Calibri" w:cs="Calibri"/>
        </w:rPr>
        <w:t xml:space="preserve"> </w:t>
      </w:r>
      <w:r w:rsidRPr="00DC2FFF">
        <w:rPr>
          <w:rFonts w:ascii="Calibri" w:cs="Calibri"/>
          <w:b/>
          <w:bCs/>
        </w:rPr>
        <w:t>220</w:t>
      </w:r>
      <w:r w:rsidRPr="00DC2FFF">
        <w:rPr>
          <w:rFonts w:ascii="Calibri" w:cs="Calibri"/>
        </w:rPr>
        <w:t>, iyab229 (2022).</w:t>
      </w:r>
    </w:p>
    <w:p w14:paraId="26896065" w14:textId="77777777" w:rsidR="00DC2FFF" w:rsidRPr="00DC2FFF" w:rsidRDefault="00DC2FFF" w:rsidP="00DC2FFF">
      <w:pPr>
        <w:pStyle w:val="Bibliography"/>
        <w:rPr>
          <w:rFonts w:ascii="Calibri" w:cs="Calibri"/>
        </w:rPr>
      </w:pPr>
      <w:r w:rsidRPr="00DC2FFF">
        <w:rPr>
          <w:rFonts w:ascii="Calibri" w:cs="Calibri"/>
        </w:rPr>
        <w:t>13.</w:t>
      </w:r>
      <w:r w:rsidRPr="00DC2FFF">
        <w:rPr>
          <w:rFonts w:ascii="Calibri" w:cs="Calibri"/>
        </w:rPr>
        <w:tab/>
        <w:t xml:space="preserve">Halldorsson, B. V. </w:t>
      </w:r>
      <w:r w:rsidRPr="00DC2FFF">
        <w:rPr>
          <w:rFonts w:ascii="Calibri" w:cs="Calibri"/>
          <w:i/>
          <w:iCs/>
        </w:rPr>
        <w:t>et al.</w:t>
      </w:r>
      <w:r w:rsidRPr="00DC2FFF">
        <w:rPr>
          <w:rFonts w:ascii="Calibri" w:cs="Calibri"/>
        </w:rPr>
        <w:t xml:space="preserve"> The sequences of 150,119 genomes in the UK Biobank. </w:t>
      </w:r>
      <w:r w:rsidRPr="00DC2FFF">
        <w:rPr>
          <w:rFonts w:ascii="Calibri" w:cs="Calibri"/>
          <w:i/>
          <w:iCs/>
        </w:rPr>
        <w:t>Nature</w:t>
      </w:r>
      <w:r w:rsidRPr="00DC2FFF">
        <w:rPr>
          <w:rFonts w:ascii="Calibri" w:cs="Calibri"/>
        </w:rPr>
        <w:t xml:space="preserve"> </w:t>
      </w:r>
      <w:r w:rsidRPr="00DC2FFF">
        <w:rPr>
          <w:rFonts w:ascii="Calibri" w:cs="Calibri"/>
          <w:b/>
          <w:bCs/>
        </w:rPr>
        <w:t>607</w:t>
      </w:r>
      <w:r w:rsidRPr="00DC2FFF">
        <w:rPr>
          <w:rFonts w:ascii="Calibri" w:cs="Calibri"/>
        </w:rPr>
        <w:t>, 732–740 (2022).</w:t>
      </w:r>
    </w:p>
    <w:p w14:paraId="7F43C1B4" w14:textId="77777777" w:rsidR="00DC2FFF" w:rsidRPr="00DC2FFF" w:rsidRDefault="00DC2FFF" w:rsidP="00DC2FFF">
      <w:pPr>
        <w:pStyle w:val="Bibliography"/>
        <w:rPr>
          <w:rFonts w:ascii="Calibri" w:cs="Calibri"/>
        </w:rPr>
      </w:pPr>
      <w:r w:rsidRPr="00DC2FFF">
        <w:rPr>
          <w:rFonts w:ascii="Calibri" w:cs="Calibri"/>
        </w:rPr>
        <w:t>14.</w:t>
      </w:r>
      <w:r w:rsidRPr="00DC2FFF">
        <w:rPr>
          <w:rFonts w:ascii="Calibri" w:cs="Calibri"/>
        </w:rPr>
        <w:tab/>
        <w:t xml:space="preserve">Browning, B. L., Tian, X., Zhou, Y. &amp; Browning, S. R. Fast two-stage phasing of large-scale sequence data. </w:t>
      </w:r>
      <w:r w:rsidRPr="00DC2FFF">
        <w:rPr>
          <w:rFonts w:ascii="Calibri" w:cs="Calibri"/>
          <w:i/>
          <w:iCs/>
        </w:rPr>
        <w:t>The American Journal of Human Genetics</w:t>
      </w:r>
      <w:r w:rsidRPr="00DC2FFF">
        <w:rPr>
          <w:rFonts w:ascii="Calibri" w:cs="Calibri"/>
        </w:rPr>
        <w:t xml:space="preserve"> </w:t>
      </w:r>
      <w:r w:rsidRPr="00DC2FFF">
        <w:rPr>
          <w:rFonts w:ascii="Calibri" w:cs="Calibri"/>
          <w:b/>
          <w:bCs/>
        </w:rPr>
        <w:t>108</w:t>
      </w:r>
      <w:r w:rsidRPr="00DC2FFF">
        <w:rPr>
          <w:rFonts w:ascii="Calibri" w:cs="Calibri"/>
        </w:rPr>
        <w:t>, 1880–1890 (2021).</w:t>
      </w:r>
    </w:p>
    <w:p w14:paraId="656B0D60" w14:textId="77777777" w:rsidR="00DC2FFF" w:rsidRPr="00DC2FFF" w:rsidRDefault="00DC2FFF" w:rsidP="00DC2FFF">
      <w:pPr>
        <w:pStyle w:val="Bibliography"/>
        <w:rPr>
          <w:rFonts w:ascii="Calibri" w:cs="Calibri"/>
        </w:rPr>
      </w:pPr>
      <w:r w:rsidRPr="00DC2FFF">
        <w:rPr>
          <w:rFonts w:ascii="Calibri" w:cs="Calibri"/>
        </w:rPr>
        <w:t>15.</w:t>
      </w:r>
      <w:r w:rsidRPr="00DC2FFF">
        <w:rPr>
          <w:rFonts w:ascii="Calibri" w:cs="Calibri"/>
        </w:rPr>
        <w:tab/>
        <w:t xml:space="preserve">Browning, B. L. &amp; Browning, S. R. Statistical phasing of 150,119 sequenced genomes in the UK Biobank. </w:t>
      </w:r>
      <w:r w:rsidRPr="00DC2FFF">
        <w:rPr>
          <w:rFonts w:ascii="Calibri" w:cs="Calibri"/>
          <w:i/>
          <w:iCs/>
        </w:rPr>
        <w:t>The American Journal of Human Genetics</w:t>
      </w:r>
      <w:r w:rsidRPr="00DC2FFF">
        <w:rPr>
          <w:rFonts w:ascii="Calibri" w:cs="Calibri"/>
        </w:rPr>
        <w:t xml:space="preserve"> </w:t>
      </w:r>
      <w:r w:rsidRPr="00DC2FFF">
        <w:rPr>
          <w:rFonts w:ascii="Calibri" w:cs="Calibri"/>
          <w:b/>
          <w:bCs/>
        </w:rPr>
        <w:t>110</w:t>
      </w:r>
      <w:r w:rsidRPr="00DC2FFF">
        <w:rPr>
          <w:rFonts w:ascii="Calibri" w:cs="Calibri"/>
        </w:rPr>
        <w:t>, 161–165 (2023).</w:t>
      </w:r>
    </w:p>
    <w:p w14:paraId="56ED06CC" w14:textId="77777777" w:rsidR="00DC2FFF" w:rsidRPr="00DC2FFF" w:rsidRDefault="00DC2FFF" w:rsidP="00DC2FFF">
      <w:pPr>
        <w:pStyle w:val="Bibliography"/>
        <w:rPr>
          <w:rFonts w:ascii="Calibri" w:cs="Calibri"/>
        </w:rPr>
      </w:pPr>
      <w:r w:rsidRPr="00DC2FFF">
        <w:rPr>
          <w:rFonts w:ascii="Calibri" w:cs="Calibri"/>
        </w:rPr>
        <w:t>16.</w:t>
      </w:r>
      <w:r w:rsidRPr="00DC2FFF">
        <w:rPr>
          <w:rFonts w:ascii="Calibri" w:cs="Calibri"/>
        </w:rPr>
        <w:tab/>
        <w:t xml:space="preserve">Betran, E., Rozas, J., Navarro, A. &amp; Barbadilla, A. The Estimation of the Number and the Length Distribution of Gene Conversion Tracts from Population DNA Sequence Data. </w:t>
      </w:r>
      <w:r w:rsidRPr="00DC2FFF">
        <w:rPr>
          <w:rFonts w:ascii="Calibri" w:cs="Calibri"/>
          <w:i/>
          <w:iCs/>
        </w:rPr>
        <w:t>Genetics</w:t>
      </w:r>
      <w:r w:rsidRPr="00DC2FFF">
        <w:rPr>
          <w:rFonts w:ascii="Calibri" w:cs="Calibri"/>
        </w:rPr>
        <w:t xml:space="preserve"> </w:t>
      </w:r>
      <w:r w:rsidRPr="00DC2FFF">
        <w:rPr>
          <w:rFonts w:ascii="Calibri" w:cs="Calibri"/>
          <w:b/>
          <w:bCs/>
        </w:rPr>
        <w:t>146</w:t>
      </w:r>
      <w:r w:rsidRPr="00DC2FFF">
        <w:rPr>
          <w:rFonts w:ascii="Calibri" w:cs="Calibri"/>
        </w:rPr>
        <w:t>, 89–99 (1997).</w:t>
      </w:r>
    </w:p>
    <w:p w14:paraId="5E2AA1AA" w14:textId="77777777" w:rsidR="00DC2FFF" w:rsidRPr="00DC2FFF" w:rsidRDefault="00DC2FFF" w:rsidP="00DC2FFF">
      <w:pPr>
        <w:pStyle w:val="Bibliography"/>
        <w:rPr>
          <w:rFonts w:ascii="Calibri" w:cs="Calibri"/>
        </w:rPr>
      </w:pPr>
      <w:r w:rsidRPr="00DC2FFF">
        <w:rPr>
          <w:rFonts w:ascii="Calibri" w:cs="Calibri"/>
        </w:rPr>
        <w:t>17.</w:t>
      </w:r>
      <w:r w:rsidRPr="00DC2FFF">
        <w:rPr>
          <w:rFonts w:ascii="Calibri" w:cs="Calibri"/>
        </w:rPr>
        <w:tab/>
        <w:t xml:space="preserve">Virtanen, P. </w:t>
      </w:r>
      <w:r w:rsidRPr="00DC2FFF">
        <w:rPr>
          <w:rFonts w:ascii="Calibri" w:cs="Calibri"/>
          <w:i/>
          <w:iCs/>
        </w:rPr>
        <w:t>et al.</w:t>
      </w:r>
      <w:r w:rsidRPr="00DC2FFF">
        <w:rPr>
          <w:rFonts w:ascii="Calibri" w:cs="Calibri"/>
        </w:rPr>
        <w:t xml:space="preserve"> SciPy 1.0: fundamental algorithms for scientific computing in Python. </w:t>
      </w:r>
      <w:r w:rsidRPr="00DC2FFF">
        <w:rPr>
          <w:rFonts w:ascii="Calibri" w:cs="Calibri"/>
          <w:i/>
          <w:iCs/>
        </w:rPr>
        <w:t>Nat Methods</w:t>
      </w:r>
      <w:r w:rsidRPr="00DC2FFF">
        <w:rPr>
          <w:rFonts w:ascii="Calibri" w:cs="Calibri"/>
        </w:rPr>
        <w:t xml:space="preserve"> </w:t>
      </w:r>
      <w:r w:rsidRPr="00DC2FFF">
        <w:rPr>
          <w:rFonts w:ascii="Calibri" w:cs="Calibri"/>
          <w:b/>
          <w:bCs/>
        </w:rPr>
        <w:t>17</w:t>
      </w:r>
      <w:r w:rsidRPr="00DC2FFF">
        <w:rPr>
          <w:rFonts w:ascii="Calibri" w:cs="Calibri"/>
        </w:rPr>
        <w:t>, 261–272 (2020).</w:t>
      </w:r>
    </w:p>
    <w:p w14:paraId="2488E3A1" w14:textId="77777777" w:rsidR="00DC2FFF" w:rsidRPr="00DC2FFF" w:rsidRDefault="00DC2FFF" w:rsidP="00DC2FFF">
      <w:pPr>
        <w:pStyle w:val="Bibliography"/>
        <w:rPr>
          <w:rFonts w:ascii="Calibri" w:cs="Calibri"/>
        </w:rPr>
      </w:pPr>
      <w:r w:rsidRPr="00DC2FFF">
        <w:rPr>
          <w:rFonts w:ascii="Calibri" w:cs="Calibri"/>
        </w:rPr>
        <w:t>18.</w:t>
      </w:r>
      <w:r w:rsidRPr="00DC2FFF">
        <w:rPr>
          <w:rFonts w:ascii="Calibri" w:cs="Calibri"/>
        </w:rPr>
        <w:tab/>
        <w:t xml:space="preserve">Tian, X., Cai, R. &amp; Browning, S. R. Estimating the genome-wide mutation rate from thousands of unrelated individuals. </w:t>
      </w:r>
      <w:r w:rsidRPr="00DC2FFF">
        <w:rPr>
          <w:rFonts w:ascii="Calibri" w:cs="Calibri"/>
          <w:i/>
          <w:iCs/>
        </w:rPr>
        <w:t>The American Journal of Human Genetics</w:t>
      </w:r>
      <w:r w:rsidRPr="00DC2FFF">
        <w:rPr>
          <w:rFonts w:ascii="Calibri" w:cs="Calibri"/>
        </w:rPr>
        <w:t xml:space="preserve"> </w:t>
      </w:r>
      <w:r w:rsidRPr="00DC2FFF">
        <w:rPr>
          <w:rFonts w:ascii="Calibri" w:cs="Calibri"/>
          <w:b/>
          <w:bCs/>
        </w:rPr>
        <w:t>109</w:t>
      </w:r>
      <w:r w:rsidRPr="00DC2FFF">
        <w:rPr>
          <w:rFonts w:ascii="Calibri" w:cs="Calibri"/>
        </w:rPr>
        <w:t>, 2178–2184 (2022).</w:t>
      </w:r>
    </w:p>
    <w:p w14:paraId="32916E68" w14:textId="77777777" w:rsidR="00DC2FFF" w:rsidRPr="00DC2FFF" w:rsidRDefault="00DC2FFF" w:rsidP="00DC2FFF">
      <w:pPr>
        <w:pStyle w:val="Bibliography"/>
        <w:rPr>
          <w:rFonts w:ascii="Calibri" w:cs="Calibri"/>
        </w:rPr>
      </w:pPr>
      <w:r w:rsidRPr="00DC2FFF">
        <w:rPr>
          <w:rFonts w:ascii="Calibri" w:cs="Calibri"/>
        </w:rPr>
        <w:t>19.</w:t>
      </w:r>
      <w:r w:rsidRPr="00DC2FFF">
        <w:rPr>
          <w:rFonts w:ascii="Calibri" w:cs="Calibri"/>
        </w:rPr>
        <w:tab/>
        <w:t xml:space="preserve">Palamara, P. F. </w:t>
      </w:r>
      <w:r w:rsidRPr="00DC2FFF">
        <w:rPr>
          <w:rFonts w:ascii="Calibri" w:cs="Calibri"/>
          <w:i/>
          <w:iCs/>
        </w:rPr>
        <w:t>et al.</w:t>
      </w:r>
      <w:r w:rsidRPr="00DC2FFF">
        <w:rPr>
          <w:rFonts w:ascii="Calibri" w:cs="Calibri"/>
        </w:rPr>
        <w:t xml:space="preserve"> Leveraging Distant Relatedness to Quantify Human Mutation and Gene-Conversion Rates. </w:t>
      </w:r>
      <w:r w:rsidRPr="00DC2FFF">
        <w:rPr>
          <w:rFonts w:ascii="Calibri" w:cs="Calibri"/>
          <w:i/>
          <w:iCs/>
        </w:rPr>
        <w:t>The American Journal of Human Genetics</w:t>
      </w:r>
      <w:r w:rsidRPr="00DC2FFF">
        <w:rPr>
          <w:rFonts w:ascii="Calibri" w:cs="Calibri"/>
        </w:rPr>
        <w:t xml:space="preserve"> </w:t>
      </w:r>
      <w:r w:rsidRPr="00DC2FFF">
        <w:rPr>
          <w:rFonts w:ascii="Calibri" w:cs="Calibri"/>
          <w:b/>
          <w:bCs/>
        </w:rPr>
        <w:t>97</w:t>
      </w:r>
      <w:r w:rsidRPr="00DC2FFF">
        <w:rPr>
          <w:rFonts w:ascii="Calibri" w:cs="Calibri"/>
        </w:rPr>
        <w:t>, 775–789 (2015).</w:t>
      </w:r>
    </w:p>
    <w:p w14:paraId="70BBAEFB" w14:textId="10455A3C" w:rsidR="00E356ED" w:rsidRDefault="00F213C9" w:rsidP="00DC2FFF">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Pr="00ED61EA" w:rsidRDefault="00ED61EA"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lastRenderedPageBreak/>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5463530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second column). We report the empirical bias (third column) and standard deviation (fourth column) of our overall mean estimate,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lastRenderedPageBreak/>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9ED1D5" w14:textId="77777777" w:rsidR="009A71F6" w:rsidRDefault="009A71F6" w:rsidP="00EE1442">
      <w:pPr>
        <w:spacing w:after="0" w:line="240" w:lineRule="auto"/>
      </w:pPr>
      <w:r>
        <w:separator/>
      </w:r>
    </w:p>
  </w:endnote>
  <w:endnote w:type="continuationSeparator" w:id="0">
    <w:p w14:paraId="52C48BFC" w14:textId="77777777" w:rsidR="009A71F6" w:rsidRDefault="009A71F6"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6767AF" w:rsidRDefault="006767AF">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6767AF" w:rsidRDefault="00676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585A6E" w14:textId="77777777" w:rsidR="009A71F6" w:rsidRDefault="009A71F6" w:rsidP="00EE1442">
      <w:pPr>
        <w:spacing w:after="0" w:line="240" w:lineRule="auto"/>
      </w:pPr>
      <w:r>
        <w:separator/>
      </w:r>
    </w:p>
  </w:footnote>
  <w:footnote w:type="continuationSeparator" w:id="0">
    <w:p w14:paraId="201D395C" w14:textId="77777777" w:rsidR="009A71F6" w:rsidRDefault="009A71F6"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405322">
    <w:abstractNumId w:val="11"/>
  </w:num>
  <w:num w:numId="2" w16cid:durableId="1171919462">
    <w:abstractNumId w:val="3"/>
  </w:num>
  <w:num w:numId="3" w16cid:durableId="1597637432">
    <w:abstractNumId w:val="4"/>
  </w:num>
  <w:num w:numId="4" w16cid:durableId="846675785">
    <w:abstractNumId w:val="2"/>
  </w:num>
  <w:num w:numId="5" w16cid:durableId="1000739001">
    <w:abstractNumId w:val="14"/>
  </w:num>
  <w:num w:numId="6" w16cid:durableId="1528447646">
    <w:abstractNumId w:val="12"/>
  </w:num>
  <w:num w:numId="7" w16cid:durableId="1905021128">
    <w:abstractNumId w:val="6"/>
  </w:num>
  <w:num w:numId="8" w16cid:durableId="1840847337">
    <w:abstractNumId w:val="0"/>
  </w:num>
  <w:num w:numId="9" w16cid:durableId="1254701914">
    <w:abstractNumId w:val="9"/>
  </w:num>
  <w:num w:numId="10" w16cid:durableId="1760953805">
    <w:abstractNumId w:val="7"/>
  </w:num>
  <w:num w:numId="11" w16cid:durableId="458115243">
    <w:abstractNumId w:val="1"/>
  </w:num>
  <w:num w:numId="12" w16cid:durableId="1798256992">
    <w:abstractNumId w:val="5"/>
  </w:num>
  <w:num w:numId="13" w16cid:durableId="1004941941">
    <w:abstractNumId w:val="10"/>
  </w:num>
  <w:num w:numId="14" w16cid:durableId="1179849303">
    <w:abstractNumId w:val="13"/>
  </w:num>
  <w:num w:numId="15" w16cid:durableId="724837957">
    <w:abstractNumId w:val="15"/>
  </w:num>
  <w:num w:numId="16" w16cid:durableId="517622063">
    <w:abstractNumId w:val="8"/>
  </w:num>
  <w:num w:numId="17" w16cid:durableId="1311791410">
    <w:abstractNumId w:val="17"/>
  </w:num>
  <w:num w:numId="18" w16cid:durableId="125752150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EE1"/>
    <w:rsid w:val="00081EEC"/>
    <w:rsid w:val="00082310"/>
    <w:rsid w:val="00082713"/>
    <w:rsid w:val="00082A30"/>
    <w:rsid w:val="00082B02"/>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477"/>
    <w:rsid w:val="000A157E"/>
    <w:rsid w:val="000A1C12"/>
    <w:rsid w:val="000A2C34"/>
    <w:rsid w:val="000A2F77"/>
    <w:rsid w:val="000A31EE"/>
    <w:rsid w:val="000A374E"/>
    <w:rsid w:val="000A3C68"/>
    <w:rsid w:val="000A3E01"/>
    <w:rsid w:val="000A3E1D"/>
    <w:rsid w:val="000A4001"/>
    <w:rsid w:val="000A40B6"/>
    <w:rsid w:val="000A53B5"/>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0DF"/>
    <w:rsid w:val="000E7211"/>
    <w:rsid w:val="000E7DD0"/>
    <w:rsid w:val="000F00AC"/>
    <w:rsid w:val="000F1109"/>
    <w:rsid w:val="000F1536"/>
    <w:rsid w:val="000F15E1"/>
    <w:rsid w:val="000F18B6"/>
    <w:rsid w:val="000F1DDE"/>
    <w:rsid w:val="000F2294"/>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3786"/>
    <w:rsid w:val="00133F4E"/>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896"/>
    <w:rsid w:val="001B6ABF"/>
    <w:rsid w:val="001B6C7C"/>
    <w:rsid w:val="001B6F39"/>
    <w:rsid w:val="001C067A"/>
    <w:rsid w:val="001C0E15"/>
    <w:rsid w:val="001C2288"/>
    <w:rsid w:val="001C285B"/>
    <w:rsid w:val="001C35F0"/>
    <w:rsid w:val="001C3628"/>
    <w:rsid w:val="001C3805"/>
    <w:rsid w:val="001C46EF"/>
    <w:rsid w:val="001C4D1E"/>
    <w:rsid w:val="001C5207"/>
    <w:rsid w:val="001C6256"/>
    <w:rsid w:val="001C6570"/>
    <w:rsid w:val="001C7558"/>
    <w:rsid w:val="001C7CF0"/>
    <w:rsid w:val="001C7DB0"/>
    <w:rsid w:val="001D0062"/>
    <w:rsid w:val="001D01E1"/>
    <w:rsid w:val="001D0479"/>
    <w:rsid w:val="001D191F"/>
    <w:rsid w:val="001D19E1"/>
    <w:rsid w:val="001D26F4"/>
    <w:rsid w:val="001D294B"/>
    <w:rsid w:val="001D29E4"/>
    <w:rsid w:val="001D2ADE"/>
    <w:rsid w:val="001D3658"/>
    <w:rsid w:val="001D3BA0"/>
    <w:rsid w:val="001D3C33"/>
    <w:rsid w:val="001D3DAF"/>
    <w:rsid w:val="001D4717"/>
    <w:rsid w:val="001D569B"/>
    <w:rsid w:val="001D5C10"/>
    <w:rsid w:val="001D5EF4"/>
    <w:rsid w:val="001D6D83"/>
    <w:rsid w:val="001D7925"/>
    <w:rsid w:val="001E1460"/>
    <w:rsid w:val="001E1953"/>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E76"/>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EF1"/>
    <w:rsid w:val="00284F95"/>
    <w:rsid w:val="0028583D"/>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AB9"/>
    <w:rsid w:val="002C2BEB"/>
    <w:rsid w:val="002C2DEF"/>
    <w:rsid w:val="002C34D9"/>
    <w:rsid w:val="002C364C"/>
    <w:rsid w:val="002C3765"/>
    <w:rsid w:val="002C37DB"/>
    <w:rsid w:val="002C3D31"/>
    <w:rsid w:val="002C3EED"/>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997"/>
    <w:rsid w:val="00402A9A"/>
    <w:rsid w:val="00402DAB"/>
    <w:rsid w:val="00403747"/>
    <w:rsid w:val="004039D5"/>
    <w:rsid w:val="00403E8A"/>
    <w:rsid w:val="00404401"/>
    <w:rsid w:val="0040533A"/>
    <w:rsid w:val="00405740"/>
    <w:rsid w:val="00405A2C"/>
    <w:rsid w:val="004065E1"/>
    <w:rsid w:val="004069FA"/>
    <w:rsid w:val="004070A3"/>
    <w:rsid w:val="004075FB"/>
    <w:rsid w:val="00407E24"/>
    <w:rsid w:val="0041035A"/>
    <w:rsid w:val="0041071B"/>
    <w:rsid w:val="004109F2"/>
    <w:rsid w:val="00410A46"/>
    <w:rsid w:val="00410C2C"/>
    <w:rsid w:val="00411220"/>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6FC"/>
    <w:rsid w:val="004B3D7D"/>
    <w:rsid w:val="004B4CC0"/>
    <w:rsid w:val="004B4E1F"/>
    <w:rsid w:val="004B5184"/>
    <w:rsid w:val="004B5294"/>
    <w:rsid w:val="004B5AFA"/>
    <w:rsid w:val="004B5FDE"/>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83C"/>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78"/>
    <w:rsid w:val="006517B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76C2"/>
    <w:rsid w:val="00697990"/>
    <w:rsid w:val="00697FE0"/>
    <w:rsid w:val="006A0036"/>
    <w:rsid w:val="006A0129"/>
    <w:rsid w:val="006A042A"/>
    <w:rsid w:val="006A06D4"/>
    <w:rsid w:val="006A085E"/>
    <w:rsid w:val="006A09C8"/>
    <w:rsid w:val="006A0FB5"/>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4FA"/>
    <w:rsid w:val="006B16C3"/>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B2"/>
    <w:rsid w:val="006B6D0D"/>
    <w:rsid w:val="006B6E31"/>
    <w:rsid w:val="006B724A"/>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740D"/>
    <w:rsid w:val="00737445"/>
    <w:rsid w:val="00740288"/>
    <w:rsid w:val="00740836"/>
    <w:rsid w:val="00740A49"/>
    <w:rsid w:val="0074136B"/>
    <w:rsid w:val="007414AF"/>
    <w:rsid w:val="007422AB"/>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12"/>
    <w:rsid w:val="0076694E"/>
    <w:rsid w:val="00766C2C"/>
    <w:rsid w:val="00766F33"/>
    <w:rsid w:val="00767266"/>
    <w:rsid w:val="00770661"/>
    <w:rsid w:val="007706F6"/>
    <w:rsid w:val="00770AEC"/>
    <w:rsid w:val="00770B08"/>
    <w:rsid w:val="00770C6B"/>
    <w:rsid w:val="00771126"/>
    <w:rsid w:val="007720AC"/>
    <w:rsid w:val="007739D4"/>
    <w:rsid w:val="0077438D"/>
    <w:rsid w:val="007744A3"/>
    <w:rsid w:val="0077456C"/>
    <w:rsid w:val="00774A21"/>
    <w:rsid w:val="00774E07"/>
    <w:rsid w:val="00774FA6"/>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3025"/>
    <w:rsid w:val="007B3029"/>
    <w:rsid w:val="007B32E7"/>
    <w:rsid w:val="007B368E"/>
    <w:rsid w:val="007B383D"/>
    <w:rsid w:val="007B3C21"/>
    <w:rsid w:val="007B5199"/>
    <w:rsid w:val="007B53D5"/>
    <w:rsid w:val="007B5777"/>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3C7"/>
    <w:rsid w:val="007D14AF"/>
    <w:rsid w:val="007D15CC"/>
    <w:rsid w:val="007D15EF"/>
    <w:rsid w:val="007D1798"/>
    <w:rsid w:val="007D1CAB"/>
    <w:rsid w:val="007D22AE"/>
    <w:rsid w:val="007D2412"/>
    <w:rsid w:val="007D2633"/>
    <w:rsid w:val="007D26BF"/>
    <w:rsid w:val="007D30FC"/>
    <w:rsid w:val="007D3504"/>
    <w:rsid w:val="007D3832"/>
    <w:rsid w:val="007D3DFE"/>
    <w:rsid w:val="007D416C"/>
    <w:rsid w:val="007D472B"/>
    <w:rsid w:val="007D5190"/>
    <w:rsid w:val="007D5348"/>
    <w:rsid w:val="007D56EB"/>
    <w:rsid w:val="007D5B2F"/>
    <w:rsid w:val="007D5DCA"/>
    <w:rsid w:val="007D5E9A"/>
    <w:rsid w:val="007D65DF"/>
    <w:rsid w:val="007D7832"/>
    <w:rsid w:val="007D7C58"/>
    <w:rsid w:val="007D7E59"/>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30FE"/>
    <w:rsid w:val="008639B8"/>
    <w:rsid w:val="00863E42"/>
    <w:rsid w:val="0086404E"/>
    <w:rsid w:val="00864317"/>
    <w:rsid w:val="0086455D"/>
    <w:rsid w:val="0086498B"/>
    <w:rsid w:val="008649F6"/>
    <w:rsid w:val="00865A5C"/>
    <w:rsid w:val="00865D69"/>
    <w:rsid w:val="00865ED1"/>
    <w:rsid w:val="00866086"/>
    <w:rsid w:val="00866276"/>
    <w:rsid w:val="00866C7F"/>
    <w:rsid w:val="00866D7B"/>
    <w:rsid w:val="00866E5E"/>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363"/>
    <w:rsid w:val="008E1942"/>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CCE"/>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EE0"/>
    <w:rsid w:val="00962F2F"/>
    <w:rsid w:val="00963044"/>
    <w:rsid w:val="0096310E"/>
    <w:rsid w:val="00963D71"/>
    <w:rsid w:val="00963ED6"/>
    <w:rsid w:val="00964315"/>
    <w:rsid w:val="009650E7"/>
    <w:rsid w:val="00965388"/>
    <w:rsid w:val="009658E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7A7"/>
    <w:rsid w:val="009810C8"/>
    <w:rsid w:val="0098178A"/>
    <w:rsid w:val="00981905"/>
    <w:rsid w:val="00981E89"/>
    <w:rsid w:val="00982137"/>
    <w:rsid w:val="0098290B"/>
    <w:rsid w:val="0098302B"/>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DE6"/>
    <w:rsid w:val="00997FA3"/>
    <w:rsid w:val="009A00C4"/>
    <w:rsid w:val="009A0170"/>
    <w:rsid w:val="009A0172"/>
    <w:rsid w:val="009A0242"/>
    <w:rsid w:val="009A031B"/>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A4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60EC"/>
    <w:rsid w:val="00A96BE0"/>
    <w:rsid w:val="00A970CE"/>
    <w:rsid w:val="00A97FAD"/>
    <w:rsid w:val="00AA08BC"/>
    <w:rsid w:val="00AA0D69"/>
    <w:rsid w:val="00AA0F1A"/>
    <w:rsid w:val="00AA11F1"/>
    <w:rsid w:val="00AA1615"/>
    <w:rsid w:val="00AA1FC9"/>
    <w:rsid w:val="00AA2016"/>
    <w:rsid w:val="00AA3122"/>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122B"/>
    <w:rsid w:val="00AD2EAB"/>
    <w:rsid w:val="00AD309F"/>
    <w:rsid w:val="00AD318E"/>
    <w:rsid w:val="00AD36FF"/>
    <w:rsid w:val="00AD38F1"/>
    <w:rsid w:val="00AD3A33"/>
    <w:rsid w:val="00AD4295"/>
    <w:rsid w:val="00AD4298"/>
    <w:rsid w:val="00AD47A4"/>
    <w:rsid w:val="00AD493E"/>
    <w:rsid w:val="00AD49E7"/>
    <w:rsid w:val="00AD4B1D"/>
    <w:rsid w:val="00AD512F"/>
    <w:rsid w:val="00AD5771"/>
    <w:rsid w:val="00AD5ED1"/>
    <w:rsid w:val="00AD6957"/>
    <w:rsid w:val="00AD6A7A"/>
    <w:rsid w:val="00AD6A91"/>
    <w:rsid w:val="00AD7766"/>
    <w:rsid w:val="00AD7BE1"/>
    <w:rsid w:val="00AD7CD0"/>
    <w:rsid w:val="00AE01C0"/>
    <w:rsid w:val="00AE06BD"/>
    <w:rsid w:val="00AE06FB"/>
    <w:rsid w:val="00AE1135"/>
    <w:rsid w:val="00AE120B"/>
    <w:rsid w:val="00AE153C"/>
    <w:rsid w:val="00AE1658"/>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469"/>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43C4"/>
    <w:rsid w:val="00B4497F"/>
    <w:rsid w:val="00B44A1E"/>
    <w:rsid w:val="00B44CE8"/>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3274"/>
    <w:rsid w:val="00BB37DC"/>
    <w:rsid w:val="00BB3994"/>
    <w:rsid w:val="00BB3D30"/>
    <w:rsid w:val="00BB486A"/>
    <w:rsid w:val="00BB4921"/>
    <w:rsid w:val="00BB510C"/>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B9D"/>
    <w:rsid w:val="00C16BEE"/>
    <w:rsid w:val="00C16C2B"/>
    <w:rsid w:val="00C170F7"/>
    <w:rsid w:val="00C177F8"/>
    <w:rsid w:val="00C178B7"/>
    <w:rsid w:val="00C17909"/>
    <w:rsid w:val="00C17EE0"/>
    <w:rsid w:val="00C203AF"/>
    <w:rsid w:val="00C20A9E"/>
    <w:rsid w:val="00C20B41"/>
    <w:rsid w:val="00C21109"/>
    <w:rsid w:val="00C21198"/>
    <w:rsid w:val="00C213DF"/>
    <w:rsid w:val="00C21603"/>
    <w:rsid w:val="00C218C5"/>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E4"/>
    <w:rsid w:val="00C44279"/>
    <w:rsid w:val="00C44540"/>
    <w:rsid w:val="00C448D6"/>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773"/>
    <w:rsid w:val="00C81775"/>
    <w:rsid w:val="00C81C59"/>
    <w:rsid w:val="00C821BA"/>
    <w:rsid w:val="00C823E4"/>
    <w:rsid w:val="00C824FC"/>
    <w:rsid w:val="00C8260C"/>
    <w:rsid w:val="00C8293A"/>
    <w:rsid w:val="00C82C50"/>
    <w:rsid w:val="00C8313B"/>
    <w:rsid w:val="00C83987"/>
    <w:rsid w:val="00C84070"/>
    <w:rsid w:val="00C8414B"/>
    <w:rsid w:val="00C84341"/>
    <w:rsid w:val="00C845E9"/>
    <w:rsid w:val="00C84765"/>
    <w:rsid w:val="00C84DF5"/>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51A8"/>
    <w:rsid w:val="00C9584C"/>
    <w:rsid w:val="00C95D59"/>
    <w:rsid w:val="00C95E4D"/>
    <w:rsid w:val="00C95E81"/>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E6F"/>
    <w:rsid w:val="00D5319A"/>
    <w:rsid w:val="00D534EB"/>
    <w:rsid w:val="00D53DD4"/>
    <w:rsid w:val="00D53E61"/>
    <w:rsid w:val="00D540D8"/>
    <w:rsid w:val="00D55205"/>
    <w:rsid w:val="00D55494"/>
    <w:rsid w:val="00D55EEF"/>
    <w:rsid w:val="00D565E3"/>
    <w:rsid w:val="00D56C5A"/>
    <w:rsid w:val="00D56F9A"/>
    <w:rsid w:val="00D570C7"/>
    <w:rsid w:val="00D571A7"/>
    <w:rsid w:val="00D575AA"/>
    <w:rsid w:val="00D57C5A"/>
    <w:rsid w:val="00D57D90"/>
    <w:rsid w:val="00D60365"/>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B5A"/>
    <w:rsid w:val="00D93D51"/>
    <w:rsid w:val="00D93DD6"/>
    <w:rsid w:val="00D946A6"/>
    <w:rsid w:val="00D94ECD"/>
    <w:rsid w:val="00D9541A"/>
    <w:rsid w:val="00D955B3"/>
    <w:rsid w:val="00D95F39"/>
    <w:rsid w:val="00D96006"/>
    <w:rsid w:val="00D96463"/>
    <w:rsid w:val="00D969EF"/>
    <w:rsid w:val="00D96D23"/>
    <w:rsid w:val="00D96E38"/>
    <w:rsid w:val="00DA0CD7"/>
    <w:rsid w:val="00DA0DD1"/>
    <w:rsid w:val="00DA16A1"/>
    <w:rsid w:val="00DA179B"/>
    <w:rsid w:val="00DA199E"/>
    <w:rsid w:val="00DA29BE"/>
    <w:rsid w:val="00DA3085"/>
    <w:rsid w:val="00DA353D"/>
    <w:rsid w:val="00DA37A1"/>
    <w:rsid w:val="00DA393A"/>
    <w:rsid w:val="00DA3A54"/>
    <w:rsid w:val="00DA46EA"/>
    <w:rsid w:val="00DA4945"/>
    <w:rsid w:val="00DA4E7C"/>
    <w:rsid w:val="00DA5032"/>
    <w:rsid w:val="00DA5E7B"/>
    <w:rsid w:val="00DA75EF"/>
    <w:rsid w:val="00DA7799"/>
    <w:rsid w:val="00DA7859"/>
    <w:rsid w:val="00DA79D9"/>
    <w:rsid w:val="00DB03FD"/>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8E3"/>
    <w:rsid w:val="00DF4D27"/>
    <w:rsid w:val="00DF4DCA"/>
    <w:rsid w:val="00DF513E"/>
    <w:rsid w:val="00DF558E"/>
    <w:rsid w:val="00DF6AEA"/>
    <w:rsid w:val="00DF6B61"/>
    <w:rsid w:val="00DF7133"/>
    <w:rsid w:val="00DF7417"/>
    <w:rsid w:val="00DF7433"/>
    <w:rsid w:val="00DF79FC"/>
    <w:rsid w:val="00DF7A5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DA9"/>
    <w:rsid w:val="00E214CA"/>
    <w:rsid w:val="00E215A9"/>
    <w:rsid w:val="00E216F7"/>
    <w:rsid w:val="00E21BEB"/>
    <w:rsid w:val="00E2361A"/>
    <w:rsid w:val="00E238F0"/>
    <w:rsid w:val="00E240BF"/>
    <w:rsid w:val="00E24750"/>
    <w:rsid w:val="00E24D3B"/>
    <w:rsid w:val="00E24F81"/>
    <w:rsid w:val="00E24FEC"/>
    <w:rsid w:val="00E2534F"/>
    <w:rsid w:val="00E25852"/>
    <w:rsid w:val="00E25FFC"/>
    <w:rsid w:val="00E2610A"/>
    <w:rsid w:val="00E26CDC"/>
    <w:rsid w:val="00E26F8B"/>
    <w:rsid w:val="00E27695"/>
    <w:rsid w:val="00E277FC"/>
    <w:rsid w:val="00E27BA7"/>
    <w:rsid w:val="00E30B1B"/>
    <w:rsid w:val="00E30E7A"/>
    <w:rsid w:val="00E314A9"/>
    <w:rsid w:val="00E31AF1"/>
    <w:rsid w:val="00E32257"/>
    <w:rsid w:val="00E3287A"/>
    <w:rsid w:val="00E332E3"/>
    <w:rsid w:val="00E3346A"/>
    <w:rsid w:val="00E33611"/>
    <w:rsid w:val="00E337EB"/>
    <w:rsid w:val="00E3384D"/>
    <w:rsid w:val="00E3384E"/>
    <w:rsid w:val="00E338F3"/>
    <w:rsid w:val="00E33E92"/>
    <w:rsid w:val="00E3463B"/>
    <w:rsid w:val="00E34654"/>
    <w:rsid w:val="00E346A7"/>
    <w:rsid w:val="00E34C9B"/>
    <w:rsid w:val="00E351A5"/>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6D4"/>
    <w:rsid w:val="00E61B1D"/>
    <w:rsid w:val="00E61B37"/>
    <w:rsid w:val="00E620DB"/>
    <w:rsid w:val="00E622DC"/>
    <w:rsid w:val="00E627F4"/>
    <w:rsid w:val="00E62ECB"/>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85F"/>
    <w:rsid w:val="00E838A5"/>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6309"/>
    <w:rsid w:val="00EE6713"/>
    <w:rsid w:val="00EE6915"/>
    <w:rsid w:val="00EE6D94"/>
    <w:rsid w:val="00EE70EA"/>
    <w:rsid w:val="00EE728B"/>
    <w:rsid w:val="00EE7DA7"/>
    <w:rsid w:val="00EE7EBA"/>
    <w:rsid w:val="00EF0E7E"/>
    <w:rsid w:val="00EF1339"/>
    <w:rsid w:val="00EF2002"/>
    <w:rsid w:val="00EF21A3"/>
    <w:rsid w:val="00EF21F2"/>
    <w:rsid w:val="00EF261E"/>
    <w:rsid w:val="00EF2DC4"/>
    <w:rsid w:val="00EF2F33"/>
    <w:rsid w:val="00EF3002"/>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E79"/>
    <w:rsid w:val="00F06EC8"/>
    <w:rsid w:val="00F0710A"/>
    <w:rsid w:val="00F07658"/>
    <w:rsid w:val="00F07881"/>
    <w:rsid w:val="00F07ABD"/>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55C"/>
    <w:rsid w:val="00F23523"/>
    <w:rsid w:val="00F23A44"/>
    <w:rsid w:val="00F23A50"/>
    <w:rsid w:val="00F242AD"/>
    <w:rsid w:val="00F24344"/>
    <w:rsid w:val="00F2436A"/>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B59"/>
    <w:rsid w:val="00F87DB6"/>
    <w:rsid w:val="00F90220"/>
    <w:rsid w:val="00F9044F"/>
    <w:rsid w:val="00F9086C"/>
    <w:rsid w:val="00F90B45"/>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52E1"/>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mean-lengths/tree/ma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3AEE-DCE2-4B26-AC0C-8431435E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32</Pages>
  <Words>24501</Words>
  <Characters>139657</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37</cp:revision>
  <cp:lastPrinted>2025-04-21T00:51:00Z</cp:lastPrinted>
  <dcterms:created xsi:type="dcterms:W3CDTF">2025-05-12T17:52:00Z</dcterms:created>
  <dcterms:modified xsi:type="dcterms:W3CDTF">2025-05-1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2jAfhnEt"/&gt;&lt;style id="http://www.zotero.org/styles/nature" hasBibliography="1" bibliographyStyleHasBeenSet="1"/&gt;&lt;prefs&gt;&lt;pref name="fieldType" value="Field"/&gt;&lt;/prefs&gt;&lt;/data&gt;</vt:lpwstr>
  </property>
  <property fmtid="{D5CDD505-2E9C-101B-9397-08002B2CF9AE}" pid="3" name="ZOTERO_PREF_2">
    <vt:lpwstr/>
  </property>
</Properties>
</file>